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8433BB" w14:textId="77777777" w:rsidR="00894566" w:rsidRPr="000137E5" w:rsidRDefault="00894566" w:rsidP="00894566">
      <w:pPr>
        <w:pStyle w:val="Heading1"/>
        <w:rPr>
          <w:bCs/>
          <w:szCs w:val="24"/>
          <w:lang w:val="en-US"/>
        </w:rPr>
      </w:pPr>
      <w:bookmarkStart w:id="0" w:name="_Toc200684693"/>
      <w:r w:rsidRPr="005C1E58">
        <w:rPr>
          <w:lang w:val="en-US"/>
        </w:rPr>
        <w:t>BAB I</w:t>
      </w:r>
      <w:r w:rsidRPr="005C1E58">
        <w:rPr>
          <w:lang w:val="en-US"/>
        </w:rPr>
        <w:br/>
      </w:r>
      <w:r>
        <w:rPr>
          <w:lang w:val="en-US"/>
        </w:rPr>
        <w:t>PENDAHULUAN</w:t>
      </w:r>
      <w:bookmarkEnd w:id="0"/>
    </w:p>
    <w:p w14:paraId="0EC19382" w14:textId="77777777" w:rsidR="00894566" w:rsidRDefault="00894566" w:rsidP="00894566">
      <w:pPr>
        <w:pStyle w:val="Heading2"/>
        <w:spacing w:line="480" w:lineRule="auto"/>
        <w:rPr>
          <w:lang w:val="en-US"/>
        </w:rPr>
      </w:pPr>
      <w:bookmarkStart w:id="1" w:name="_Toc200684694"/>
      <w:r w:rsidRPr="002F531C">
        <w:rPr>
          <w:lang w:val="en-US"/>
        </w:rPr>
        <w:t>1.1 Latar Belakang</w:t>
      </w:r>
      <w:bookmarkEnd w:id="1"/>
    </w:p>
    <w:p w14:paraId="33449E65" w14:textId="77777777" w:rsidR="00894566" w:rsidRPr="00A611B2" w:rsidRDefault="00894566" w:rsidP="00894566">
      <w:pPr>
        <w:spacing w:after="0" w:line="480" w:lineRule="auto"/>
        <w:ind w:firstLine="567"/>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6A7D5D0F" w14:textId="77777777" w:rsidR="00894566" w:rsidRDefault="00894566" w:rsidP="00894566">
      <w:pPr>
        <w:spacing w:after="0" w:line="480" w:lineRule="auto"/>
        <w:ind w:firstLine="567"/>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6667F684" w14:textId="77777777" w:rsidR="00894566" w:rsidRPr="00A611B2" w:rsidRDefault="00894566" w:rsidP="00894566">
      <w:pPr>
        <w:spacing w:after="0" w:line="480" w:lineRule="auto"/>
        <w:ind w:firstLine="567"/>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pengambilan keputusan. Ketiadaan sistem digital juga menyulitkan pihak sekolah </w:t>
      </w:r>
      <w:r>
        <w:lastRenderedPageBreak/>
        <w:t xml:space="preserve">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3D691FA3" w14:textId="77777777" w:rsidR="00894566" w:rsidRDefault="00894566" w:rsidP="00894566">
      <w:pPr>
        <w:spacing w:after="0" w:line="480" w:lineRule="auto"/>
        <w:ind w:firstLine="567"/>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04EF8975" w14:textId="77777777" w:rsidR="00894566" w:rsidRDefault="00894566" w:rsidP="00894566">
      <w:pPr>
        <w:spacing w:after="0" w:line="480" w:lineRule="auto"/>
        <w:ind w:firstLine="567"/>
        <w:jc w:val="both"/>
      </w:pPr>
      <w:r w:rsidRPr="00AD31F2">
        <w:t xml:space="preserve">Sistem </w:t>
      </w:r>
      <w:r>
        <w:t>Penunjang</w:t>
      </w:r>
      <w:r w:rsidRPr="00AD31F2">
        <w:t xml:space="preserve"> Keputusan memerlukan metode perhitungan yang akurat untuk menghasilkan keputusan yang optimal. Salah satu metode yang dapat digunakan adalah ARAS, yang </w:t>
      </w:r>
      <w:bookmarkStart w:id="2"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2"/>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74790DCA" w14:textId="77777777" w:rsidR="00894566" w:rsidRDefault="00894566" w:rsidP="00894566">
      <w:pPr>
        <w:spacing w:after="0" w:line="480" w:lineRule="auto"/>
        <w:ind w:firstLine="567"/>
        <w:jc w:val="both"/>
      </w:pPr>
      <w:r>
        <w:t xml:space="preserve">Metode ARAS mengoptimalkan perhitungan dengan menjumlahkan semua kriteria secara maksimal, sehingga hanya dengan satu kali perhitungan, peringkat setiap alternatif dapat diperoleh secara akurat. Keunggulan inilah yang membuat </w:t>
      </w:r>
      <w:r>
        <w:lastRenderedPageBreak/>
        <w:t xml:space="preserve">metode ARAS sering digunakan dalam Sistem Penunjang Keputusan,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6312F8BD" w14:textId="77777777" w:rsidR="00894566" w:rsidRDefault="00894566" w:rsidP="00894566">
      <w:pPr>
        <w:spacing w:after="0" w:line="480" w:lineRule="auto"/>
        <w:ind w:firstLine="567"/>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69DD5C53" w14:textId="77777777" w:rsidR="00894566" w:rsidRPr="00544B12" w:rsidRDefault="00894566" w:rsidP="00894566">
      <w:pPr>
        <w:spacing w:after="0" w:line="480" w:lineRule="auto"/>
        <w:jc w:val="both"/>
        <w:rPr>
          <w:lang w:val="en-US"/>
        </w:rPr>
      </w:pPr>
    </w:p>
    <w:p w14:paraId="6C2BCB0B" w14:textId="77777777" w:rsidR="00894566" w:rsidRDefault="00894566" w:rsidP="00894566">
      <w:pPr>
        <w:pStyle w:val="Heading2"/>
        <w:spacing w:line="480" w:lineRule="auto"/>
        <w:rPr>
          <w:lang w:val="en-US"/>
        </w:rPr>
      </w:pPr>
      <w:bookmarkStart w:id="3" w:name="_Toc200684695"/>
      <w:r w:rsidRPr="002F531C">
        <w:rPr>
          <w:lang w:val="en-US"/>
        </w:rPr>
        <w:t>1.2 Identifikasi Masalah</w:t>
      </w:r>
      <w:bookmarkEnd w:id="3"/>
    </w:p>
    <w:p w14:paraId="67195E9A" w14:textId="77777777" w:rsidR="00894566" w:rsidRDefault="00894566" w:rsidP="00894566">
      <w:pPr>
        <w:spacing w:line="480" w:lineRule="auto"/>
        <w:ind w:firstLine="567"/>
        <w:jc w:val="both"/>
        <w:rPr>
          <w:lang w:val="en-US"/>
        </w:rPr>
      </w:pPr>
      <w:r w:rsidRPr="00B34D9D">
        <w:rPr>
          <w:lang w:val="en-US"/>
        </w:rPr>
        <w:t xml:space="preserve">Berdasarkan latar belakang yang telah diuraikan, </w:t>
      </w:r>
      <w:r>
        <w:rPr>
          <w:lang w:val="en-US"/>
        </w:rPr>
        <w:t>diperoleh identifikasi masalah sebagai berikut:</w:t>
      </w:r>
    </w:p>
    <w:p w14:paraId="534F32A7" w14:textId="77777777" w:rsidR="00894566" w:rsidRPr="008E3CF3" w:rsidRDefault="00894566" w:rsidP="00894566">
      <w:pPr>
        <w:pStyle w:val="ListParagraph"/>
        <w:numPr>
          <w:ilvl w:val="0"/>
          <w:numId w:val="35"/>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Proses pemilihan guru terbaik di SDI Ibnu Qoyyim Ilmi masih dilakukan secara manual, sehingga rentan terhadap subjektivitas penilai dan berpotensi menyebabkan kesalahan input data maupun ketidaksesuaian hasil dengan kinerja guru yang sebenarnya.</w:t>
      </w:r>
    </w:p>
    <w:p w14:paraId="20572269" w14:textId="77777777" w:rsidR="00894566" w:rsidRPr="008E3CF3" w:rsidRDefault="00894566" w:rsidP="00894566">
      <w:pPr>
        <w:pStyle w:val="ListParagraph"/>
        <w:numPr>
          <w:ilvl w:val="0"/>
          <w:numId w:val="35"/>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Ketiadaan sistem pendukung keputusan yang terstruktur dan terotomatisasi menyebabkan proses evaluasi dan seleksi guru terbaik menjadi kurang efisien, memakan waktu, dan tidak dapat menjamin objektivitas hasil keputusan.</w:t>
      </w:r>
    </w:p>
    <w:p w14:paraId="49CFE5A5" w14:textId="77777777" w:rsidR="00894566" w:rsidRPr="00216028" w:rsidRDefault="00894566" w:rsidP="00894566">
      <w:pPr>
        <w:spacing w:after="0" w:line="480" w:lineRule="auto"/>
      </w:pPr>
    </w:p>
    <w:p w14:paraId="47A9BA11" w14:textId="77777777" w:rsidR="00894566" w:rsidRDefault="00894566" w:rsidP="00894566">
      <w:pPr>
        <w:pStyle w:val="Heading2"/>
        <w:spacing w:line="480" w:lineRule="auto"/>
        <w:rPr>
          <w:lang w:val="en-US"/>
        </w:rPr>
      </w:pPr>
      <w:bookmarkStart w:id="4" w:name="_Toc200684696"/>
      <w:r w:rsidRPr="002F531C">
        <w:rPr>
          <w:lang w:val="en-US"/>
        </w:rPr>
        <w:lastRenderedPageBreak/>
        <w:t>1.3 Rumusan Masalah</w:t>
      </w:r>
      <w:bookmarkEnd w:id="4"/>
    </w:p>
    <w:p w14:paraId="5553F0D2" w14:textId="77777777" w:rsidR="00894566" w:rsidRDefault="00894566" w:rsidP="00894566">
      <w:pPr>
        <w:spacing w:line="480" w:lineRule="auto"/>
        <w:ind w:firstLine="567"/>
        <w:jc w:val="both"/>
      </w:pPr>
      <w:r w:rsidRPr="006B19E2">
        <w:t>Berdasarkan identifikasi masalah di atas, rumusan masalah yang akan diteliti dalam penelitian ini adalah sebagai berikut:</w:t>
      </w:r>
    </w:p>
    <w:p w14:paraId="104A8F8B" w14:textId="672DBA18" w:rsidR="00894566" w:rsidRDefault="00894566" w:rsidP="00894566">
      <w:pPr>
        <w:pStyle w:val="ListParagraph"/>
        <w:numPr>
          <w:ilvl w:val="0"/>
          <w:numId w:val="30"/>
        </w:numPr>
        <w:spacing w:after="0" w:line="480" w:lineRule="auto"/>
        <w:jc w:val="both"/>
      </w:pPr>
      <w:r w:rsidRPr="008A1EF7">
        <w:t xml:space="preserve">Bagaimana mengembangkan suatu sistem penunjang keputusan berbasis web yang dapat membantu pihak sekolah dalam memilih guru terbaik berdasarkan kriteria seperti </w:t>
      </w:r>
      <w:r w:rsidR="00523196">
        <w:t>kehadiran, disiplin kerja, kompetensi pedagogik, tanggung jawab administratif, dan keterlibatan dalam kegiatan sekolah</w:t>
      </w:r>
      <w:r w:rsidRPr="008A1EF7">
        <w:t>?</w:t>
      </w:r>
    </w:p>
    <w:p w14:paraId="17718683" w14:textId="77777777" w:rsidR="00894566" w:rsidRPr="008A1EF7" w:rsidRDefault="00894566" w:rsidP="00894566">
      <w:pPr>
        <w:pStyle w:val="ListParagraph"/>
        <w:numPr>
          <w:ilvl w:val="0"/>
          <w:numId w:val="30"/>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79422036" w14:textId="77777777" w:rsidR="00894566" w:rsidRDefault="00894566" w:rsidP="00894566">
      <w:pPr>
        <w:spacing w:after="0" w:line="480" w:lineRule="auto"/>
        <w:jc w:val="both"/>
      </w:pPr>
    </w:p>
    <w:p w14:paraId="78DAA289" w14:textId="77777777" w:rsidR="00894566" w:rsidRDefault="00894566" w:rsidP="00894566">
      <w:pPr>
        <w:pStyle w:val="Heading2"/>
        <w:spacing w:line="480" w:lineRule="auto"/>
        <w:rPr>
          <w:lang w:val="en-US"/>
        </w:rPr>
      </w:pPr>
      <w:bookmarkStart w:id="5" w:name="_Toc200684697"/>
      <w:r w:rsidRPr="00252629">
        <w:rPr>
          <w:lang w:val="en-US"/>
        </w:rPr>
        <w:t>1.4 Batasan Masalah</w:t>
      </w:r>
      <w:bookmarkEnd w:id="5"/>
    </w:p>
    <w:p w14:paraId="769A69C3" w14:textId="77777777" w:rsidR="00894566" w:rsidRPr="00C85D4E" w:rsidRDefault="00894566" w:rsidP="00894566">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r w:rsidRPr="00C85D4E">
        <w:rPr>
          <w:rFonts w:eastAsia="Times New Roman" w:cs="Times New Roman"/>
          <w:noProof w:val="0"/>
          <w:kern w:val="0"/>
          <w:szCs w:val="24"/>
          <w:lang w:eastAsia="en-ID"/>
          <w14:ligatures w14:val="none"/>
        </w:rPr>
        <w:t>Dalam penelitian ini, terdapat beberapa batasan yang perlu diperhatikan untuk menjaga fokus dan ruang lingkup penelitian, antara lain:</w:t>
      </w:r>
    </w:p>
    <w:p w14:paraId="1CD851C2" w14:textId="77777777"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Penelitian ini hanya akan berfokus pada proses pemilihan guru terbaik di SDI Ibnu Qoyyim Ilmi.</w:t>
      </w:r>
    </w:p>
    <w:p w14:paraId="31C532F4" w14:textId="77777777"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Penelitian ini akan menggunakan metod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sebagai metode utama dalam pengambilan keputusan multikriteria.</w:t>
      </w:r>
    </w:p>
    <w:p w14:paraId="75408C4F" w14:textId="34AD2F16"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Kriteria yang digunakan dalam penilaian guru terbaik meliputi </w:t>
      </w:r>
      <w:r w:rsidR="00260830">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853B274" w14:textId="77777777"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lastRenderedPageBreak/>
        <w:t xml:space="preserve">Sistem pendukung keputusan yang dikembangkan dibuat berbasis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hanya dapat diakses oleh pihak internal sekolah.</w:t>
      </w:r>
    </w:p>
    <w:p w14:paraId="4DF1DA71" w14:textId="4027E696"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penilaian guru diperoleh dari pihak sekolah melalui observasi, wawancara, </w:t>
      </w:r>
      <w:r w:rsidR="00260830">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dokumen resmi yang relevan.</w:t>
      </w:r>
    </w:p>
    <w:p w14:paraId="5255F3C5" w14:textId="77777777" w:rsidR="00894566" w:rsidRPr="009F5BA7" w:rsidRDefault="00894566"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4675BAC9" w14:textId="77777777" w:rsidR="00894566" w:rsidRDefault="00894566" w:rsidP="00894566">
      <w:pPr>
        <w:pStyle w:val="Heading2"/>
        <w:spacing w:line="480" w:lineRule="auto"/>
        <w:rPr>
          <w:lang w:val="en-US"/>
        </w:rPr>
      </w:pPr>
      <w:bookmarkStart w:id="6" w:name="_Toc200684698"/>
      <w:r w:rsidRPr="002F531C">
        <w:rPr>
          <w:lang w:val="en-US"/>
        </w:rPr>
        <w:t>1.5 Tujuan Penelitian</w:t>
      </w:r>
      <w:bookmarkEnd w:id="6"/>
    </w:p>
    <w:p w14:paraId="2D8B9247" w14:textId="77777777" w:rsidR="00894566" w:rsidRDefault="00894566" w:rsidP="00894566">
      <w:pPr>
        <w:spacing w:line="480" w:lineRule="auto"/>
        <w:ind w:firstLine="567"/>
        <w:jc w:val="both"/>
      </w:pPr>
      <w:r>
        <w:t>Adapun tujuan penelitian yang ingin dicapai dalam</w:t>
      </w:r>
      <w:r w:rsidRPr="00327E79">
        <w:t xml:space="preserve"> penelitian ini adalah sebagai berikut:</w:t>
      </w:r>
    </w:p>
    <w:p w14:paraId="5E777ECA" w14:textId="77777777" w:rsidR="00894566" w:rsidRDefault="00894566" w:rsidP="00894566">
      <w:pPr>
        <w:pStyle w:val="ListParagraph"/>
        <w:numPr>
          <w:ilvl w:val="0"/>
          <w:numId w:val="33"/>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disiplinan, pengalaman mengajar, tanggung jawab, perilaku, dan komitmen terhadap tugas.</w:t>
      </w:r>
    </w:p>
    <w:p w14:paraId="2947F2C9" w14:textId="77777777" w:rsidR="00894566" w:rsidRDefault="00894566" w:rsidP="00894566">
      <w:pPr>
        <w:pStyle w:val="ListParagraph"/>
        <w:numPr>
          <w:ilvl w:val="0"/>
          <w:numId w:val="33"/>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4839D5F9" w14:textId="77777777" w:rsidR="00894566" w:rsidRPr="00E3419E" w:rsidRDefault="00894566" w:rsidP="00894566">
      <w:pPr>
        <w:spacing w:line="480" w:lineRule="auto"/>
        <w:ind w:left="360"/>
        <w:jc w:val="both"/>
      </w:pPr>
    </w:p>
    <w:p w14:paraId="6DD279D6" w14:textId="77777777" w:rsidR="00894566" w:rsidRDefault="00894566" w:rsidP="00894566">
      <w:pPr>
        <w:pStyle w:val="Heading2"/>
        <w:spacing w:line="480" w:lineRule="auto"/>
        <w:rPr>
          <w:lang w:val="en-US"/>
        </w:rPr>
      </w:pPr>
      <w:bookmarkStart w:id="7" w:name="_Toc200684699"/>
      <w:r w:rsidRPr="002F531C">
        <w:rPr>
          <w:lang w:val="en-US"/>
        </w:rPr>
        <w:t>1.6 Manfaat Penelitian</w:t>
      </w:r>
      <w:bookmarkEnd w:id="7"/>
    </w:p>
    <w:p w14:paraId="3E98F26A" w14:textId="77777777" w:rsidR="00894566" w:rsidRDefault="00894566" w:rsidP="00894566">
      <w:pPr>
        <w:spacing w:line="480" w:lineRule="auto"/>
        <w:ind w:firstLine="567"/>
        <w:jc w:val="both"/>
      </w:pPr>
      <w:r>
        <w:t>Penelitian ini diharapkan dapat memberikan manfaat, baik secara teoretis maupun praktis, sebagai berikut</w:t>
      </w:r>
      <w:r w:rsidRPr="0096025F">
        <w:t>:</w:t>
      </w:r>
    </w:p>
    <w:p w14:paraId="0C98A719" w14:textId="77777777" w:rsidR="00894566" w:rsidRDefault="00894566" w:rsidP="00894566">
      <w:pPr>
        <w:pStyle w:val="ListParagraph"/>
        <w:numPr>
          <w:ilvl w:val="0"/>
          <w:numId w:val="34"/>
        </w:numPr>
        <w:spacing w:line="480" w:lineRule="auto"/>
        <w:jc w:val="both"/>
      </w:pPr>
      <w:r>
        <w:t xml:space="preserve">Manfaat Teoretis </w:t>
      </w:r>
    </w:p>
    <w:p w14:paraId="574F34B6" w14:textId="77777777" w:rsidR="00894566" w:rsidRDefault="00894566" w:rsidP="00894566">
      <w:pPr>
        <w:pStyle w:val="ListParagraph"/>
        <w:spacing w:line="480" w:lineRule="auto"/>
        <w:jc w:val="both"/>
      </w:pPr>
      <w:r>
        <w:lastRenderedPageBreak/>
        <w:t xml:space="preserve">Penelitian ini diharapkan dapat memberikan kontribusi dalam pengembangan ilmu pengetahuan, khususnya di bidang sistem pendukung keputusan dan 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14A600AA" w14:textId="77777777" w:rsidR="00894566" w:rsidRDefault="00894566" w:rsidP="00894566">
      <w:pPr>
        <w:pStyle w:val="ListParagraph"/>
        <w:numPr>
          <w:ilvl w:val="0"/>
          <w:numId w:val="34"/>
        </w:numPr>
        <w:spacing w:line="480" w:lineRule="auto"/>
        <w:jc w:val="both"/>
      </w:pPr>
      <w:r>
        <w:t>Manfaat Praktis</w:t>
      </w:r>
    </w:p>
    <w:p w14:paraId="3F74255E" w14:textId="77777777" w:rsidR="00894566" w:rsidRPr="00510339" w:rsidRDefault="00894566" w:rsidP="00894566">
      <w:pPr>
        <w:pStyle w:val="ListParagraph"/>
        <w:numPr>
          <w:ilvl w:val="1"/>
          <w:numId w:val="34"/>
        </w:numPr>
        <w:spacing w:line="480" w:lineRule="auto"/>
      </w:pPr>
      <w:r w:rsidRPr="00D53AC6">
        <w:rPr>
          <w:rFonts w:eastAsia="Times New Roman" w:cs="Times New Roman"/>
          <w:noProof w:val="0"/>
          <w:kern w:val="0"/>
          <w:szCs w:val="24"/>
          <w:lang w:eastAsia="en-ID"/>
          <w14:ligatures w14:val="none"/>
        </w:rPr>
        <w:t xml:space="preserve">Bagi </w:t>
      </w:r>
      <w:r>
        <w:rPr>
          <w:rFonts w:eastAsia="Times New Roman" w:cs="Times New Roman"/>
          <w:noProof w:val="0"/>
          <w:kern w:val="0"/>
          <w:szCs w:val="24"/>
          <w:lang w:eastAsia="en-ID"/>
          <w14:ligatures w14:val="none"/>
        </w:rPr>
        <w:t xml:space="preserve">Manajemen </w:t>
      </w:r>
      <w:r w:rsidRPr="00D53AC6">
        <w:rPr>
          <w:rFonts w:eastAsia="Times New Roman" w:cs="Times New Roman"/>
          <w:noProof w:val="0"/>
          <w:kern w:val="0"/>
          <w:szCs w:val="24"/>
          <w:lang w:eastAsia="en-ID"/>
          <w14:ligatures w14:val="none"/>
        </w:rPr>
        <w:t>Sekolah (SDI Ibnu Qoyyim Ilmi)</w:t>
      </w:r>
    </w:p>
    <w:p w14:paraId="65CA560C" w14:textId="77777777" w:rsidR="00894566" w:rsidRPr="00D53AC6" w:rsidRDefault="00894566" w:rsidP="00894566">
      <w:pPr>
        <w:pStyle w:val="ListParagraph"/>
        <w:spacing w:line="480" w:lineRule="auto"/>
        <w:ind w:left="1440"/>
        <w:jc w:val="both"/>
      </w:pPr>
      <w:r w:rsidRPr="00D53AC6">
        <w:rPr>
          <w:rFonts w:eastAsia="Times New Roman" w:cs="Times New Roman"/>
          <w:noProof w:val="0"/>
          <w:kern w:val="0"/>
          <w:szCs w:val="24"/>
          <w:lang w:eastAsia="en-ID"/>
          <w14:ligatures w14:val="none"/>
        </w:rPr>
        <w:t>Penelitian ini dapat menjadi alat bantu dalam proses pemilihan guru terbaik secara objektif dan terukur berdasarkan kriteria yang telah ditentukan. Sistem yang dikembangkan juga dapat mendukung efisiensi dan transparansi dalam pengambilan keputusan oleh pihak manajemen sekolah.</w:t>
      </w:r>
    </w:p>
    <w:p w14:paraId="1E53EE77" w14:textId="77777777" w:rsidR="00894566" w:rsidRPr="00510339" w:rsidRDefault="00894566" w:rsidP="00894566">
      <w:pPr>
        <w:pStyle w:val="ListParagraph"/>
        <w:numPr>
          <w:ilvl w:val="1"/>
          <w:numId w:val="34"/>
        </w:numPr>
        <w:spacing w:line="480" w:lineRule="auto"/>
      </w:pPr>
      <w:r w:rsidRPr="00D53AC6">
        <w:rPr>
          <w:rFonts w:eastAsia="Times New Roman" w:cs="Times New Roman"/>
          <w:noProof w:val="0"/>
          <w:kern w:val="0"/>
          <w:szCs w:val="24"/>
          <w:lang w:eastAsia="en-ID"/>
          <w14:ligatures w14:val="none"/>
        </w:rPr>
        <w:t>Bagi Guru</w:t>
      </w:r>
    </w:p>
    <w:p w14:paraId="14F0187C" w14:textId="77777777" w:rsidR="00894566" w:rsidRPr="00D53AC6" w:rsidRDefault="00894566" w:rsidP="00894566">
      <w:pPr>
        <w:pStyle w:val="ListParagraph"/>
        <w:spacing w:line="480" w:lineRule="auto"/>
        <w:ind w:left="1440"/>
        <w:jc w:val="both"/>
      </w:pPr>
      <w:r w:rsidRPr="00D53AC6">
        <w:rPr>
          <w:rFonts w:eastAsia="Times New Roman" w:cs="Times New Roman"/>
          <w:noProof w:val="0"/>
          <w:kern w:val="0"/>
          <w:szCs w:val="24"/>
          <w:lang w:eastAsia="en-ID"/>
          <w14:ligatures w14:val="none"/>
        </w:rPr>
        <w:t>Penelitian ini dapat mendorong motivasi guru untuk meningkatkan kinerja dan kualitas kerja mereka berdasarkan aspek-aspek penilaian yang dijadikan dasar dalam sistem.</w:t>
      </w:r>
    </w:p>
    <w:p w14:paraId="59E80AF0" w14:textId="77777777" w:rsidR="00894566" w:rsidRPr="00510339" w:rsidRDefault="00894566" w:rsidP="00894566">
      <w:pPr>
        <w:pStyle w:val="ListParagraph"/>
        <w:numPr>
          <w:ilvl w:val="1"/>
          <w:numId w:val="34"/>
        </w:numPr>
        <w:spacing w:line="480" w:lineRule="auto"/>
      </w:pPr>
      <w:r w:rsidRPr="00D53AC6">
        <w:rPr>
          <w:rFonts w:eastAsia="Times New Roman" w:cs="Times New Roman"/>
          <w:noProof w:val="0"/>
          <w:kern w:val="0"/>
          <w:szCs w:val="24"/>
          <w:lang w:eastAsia="en-ID"/>
          <w14:ligatures w14:val="none"/>
        </w:rPr>
        <w:t>Bagi Peneliti Lain</w:t>
      </w:r>
    </w:p>
    <w:p w14:paraId="35F87460" w14:textId="77777777" w:rsidR="00894566" w:rsidRDefault="00894566" w:rsidP="00894566">
      <w:pPr>
        <w:pStyle w:val="ListParagraph"/>
        <w:spacing w:line="480" w:lineRule="auto"/>
        <w:ind w:left="1440"/>
        <w:jc w:val="both"/>
        <w:rPr>
          <w:rFonts w:eastAsia="Times New Roman" w:cs="Times New Roman"/>
          <w:noProof w:val="0"/>
          <w:kern w:val="0"/>
          <w:szCs w:val="24"/>
          <w:lang w:eastAsia="en-ID"/>
          <w14:ligatures w14:val="none"/>
        </w:rPr>
      </w:pPr>
      <w:r w:rsidRPr="00D53AC6">
        <w:rPr>
          <w:rFonts w:eastAsia="Times New Roman" w:cs="Times New Roman"/>
          <w:noProof w:val="0"/>
          <w:kern w:val="0"/>
          <w:szCs w:val="24"/>
          <w:lang w:eastAsia="en-ID"/>
          <w14:ligatures w14:val="none"/>
        </w:rPr>
        <w:t xml:space="preserve">Penelitian ini dapat menjadi acuan atau referensi dalam pengembangan sistem pendukung keputusan sejenis, khususnya yang menggunakan metod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atau yang ditujukan untuk evaluasi kinerja tenaga pendidik.</w:t>
      </w:r>
    </w:p>
    <w:p w14:paraId="179562E4" w14:textId="77777777" w:rsidR="00894566" w:rsidRDefault="00894566" w:rsidP="00894566">
      <w:pPr>
        <w:pStyle w:val="ListParagraph"/>
        <w:numPr>
          <w:ilvl w:val="1"/>
          <w:numId w:val="34"/>
        </w:numPr>
        <w:spacing w:line="480" w:lineRule="auto"/>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Bagi </w:t>
      </w:r>
      <w:r w:rsidRPr="005E5AD9">
        <w:rPr>
          <w:rFonts w:eastAsia="Times New Roman" w:cs="Times New Roman"/>
          <w:noProof w:val="0"/>
          <w:kern w:val="0"/>
          <w:szCs w:val="24"/>
          <w:lang w:eastAsia="en-ID"/>
          <w14:ligatures w14:val="none"/>
        </w:rPr>
        <w:t>Universitas</w:t>
      </w:r>
    </w:p>
    <w:p w14:paraId="58FF7A67" w14:textId="77777777" w:rsidR="00894566" w:rsidRDefault="00894566" w:rsidP="00894566">
      <w:pPr>
        <w:pStyle w:val="ListParagraph"/>
        <w:spacing w:line="480" w:lineRule="auto"/>
        <w:ind w:left="1440"/>
        <w:jc w:val="both"/>
        <w:rPr>
          <w:rFonts w:eastAsia="Times New Roman" w:cs="Times New Roman"/>
          <w:noProof w:val="0"/>
          <w:kern w:val="0"/>
          <w:szCs w:val="24"/>
          <w:lang w:eastAsia="en-ID"/>
          <w14:ligatures w14:val="none"/>
        </w:rPr>
      </w:pPr>
      <w:r>
        <w:lastRenderedPageBreak/>
        <w:t xml:space="preserve">Penelitian ini dapat menjadi referensi dan bahan ajar dalam pengembangan ilmu pengetahuan di bidang sistem penunjang keputusan, khususnya yang menerapkan metode </w:t>
      </w:r>
      <w:r w:rsidRPr="00A04E17">
        <w:rPr>
          <w:i/>
          <w:iCs/>
        </w:rPr>
        <w:t>Additive Ratio 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5C079663" w14:textId="77777777" w:rsidR="00894566" w:rsidRPr="00407999" w:rsidRDefault="00894566" w:rsidP="00894566">
      <w:pPr>
        <w:spacing w:line="480" w:lineRule="auto"/>
        <w:jc w:val="both"/>
      </w:pPr>
    </w:p>
    <w:p w14:paraId="2A212D0E" w14:textId="77777777" w:rsidR="00894566" w:rsidRDefault="00894566" w:rsidP="00894566">
      <w:pPr>
        <w:pStyle w:val="Heading2"/>
        <w:spacing w:line="480" w:lineRule="auto"/>
        <w:rPr>
          <w:lang w:val="en-US"/>
        </w:rPr>
      </w:pPr>
      <w:bookmarkStart w:id="8" w:name="_Toc200684700"/>
      <w:r w:rsidRPr="002F531C">
        <w:rPr>
          <w:lang w:val="en-US"/>
        </w:rPr>
        <w:t>1.</w:t>
      </w:r>
      <w:r>
        <w:rPr>
          <w:lang w:val="en-US"/>
        </w:rPr>
        <w:t>7</w:t>
      </w:r>
      <w:r w:rsidRPr="002F531C">
        <w:rPr>
          <w:lang w:val="en-US"/>
        </w:rPr>
        <w:t xml:space="preserve"> Sistematika Penulisan</w:t>
      </w:r>
      <w:bookmarkEnd w:id="8"/>
    </w:p>
    <w:p w14:paraId="55CA4ACD" w14:textId="77777777" w:rsidR="00894566" w:rsidRDefault="00894566" w:rsidP="00894566">
      <w:pPr>
        <w:spacing w:line="480" w:lineRule="auto"/>
        <w:ind w:firstLine="567"/>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4CA476B5" w14:textId="77777777" w:rsidR="00894566" w:rsidRDefault="00894566" w:rsidP="00894566">
      <w:pPr>
        <w:spacing w:line="480" w:lineRule="auto"/>
        <w:jc w:val="both"/>
        <w:rPr>
          <w:b/>
          <w:bCs/>
        </w:rPr>
      </w:pPr>
      <w:r>
        <w:rPr>
          <w:b/>
          <w:bCs/>
        </w:rPr>
        <w:t>BAB I PENDAHULUAN</w:t>
      </w:r>
    </w:p>
    <w:p w14:paraId="5C6AEE98" w14:textId="77777777" w:rsidR="00894566" w:rsidRDefault="00894566" w:rsidP="00894566">
      <w:pPr>
        <w:spacing w:line="480" w:lineRule="auto"/>
        <w:jc w:val="both"/>
      </w:pPr>
      <w:r w:rsidRPr="001A65D5">
        <w:t>Bab ini berisi pembahasan mengenai latar belakang masalah, identifikasi masalah, perumusan masalah, batasan masalah, tujuan penelitian, manfaat penelitian, serta sistematika penulisan.</w:t>
      </w:r>
    </w:p>
    <w:p w14:paraId="0D502C31" w14:textId="77777777" w:rsidR="00894566" w:rsidRDefault="00894566" w:rsidP="00894566">
      <w:pPr>
        <w:spacing w:line="480" w:lineRule="auto"/>
        <w:jc w:val="both"/>
        <w:rPr>
          <w:b/>
          <w:bCs/>
        </w:rPr>
      </w:pPr>
      <w:r>
        <w:rPr>
          <w:b/>
          <w:bCs/>
        </w:rPr>
        <w:t>BAB II TINJAUAN PUSTAKA</w:t>
      </w:r>
    </w:p>
    <w:p w14:paraId="57BC07A6" w14:textId="77777777" w:rsidR="00894566" w:rsidRDefault="00894566" w:rsidP="00894566">
      <w:pPr>
        <w:spacing w:line="480" w:lineRule="auto"/>
        <w:jc w:val="both"/>
      </w:pPr>
      <w:r w:rsidRPr="003F5031">
        <w:lastRenderedPageBreak/>
        <w:t>Bab ini menjelaskan penelitian yang relevan, landasan teori, perangkat lunak pendukung dan bahasa pemrograman yang digunakan, konsep pengujian sistem, serta kerangka pemikiran yang mendasari penelitian.</w:t>
      </w:r>
    </w:p>
    <w:p w14:paraId="637E5FD1" w14:textId="77777777" w:rsidR="00894566" w:rsidRDefault="00894566" w:rsidP="00894566">
      <w:pPr>
        <w:spacing w:line="480" w:lineRule="auto"/>
        <w:jc w:val="both"/>
        <w:rPr>
          <w:b/>
          <w:bCs/>
        </w:rPr>
      </w:pPr>
      <w:r>
        <w:rPr>
          <w:b/>
          <w:bCs/>
        </w:rPr>
        <w:t>BAB III ANALISA DAN PERANCANGAN</w:t>
      </w:r>
    </w:p>
    <w:p w14:paraId="022EC014" w14:textId="77777777" w:rsidR="00894566" w:rsidRDefault="00894566" w:rsidP="00894566">
      <w:pPr>
        <w:spacing w:line="480" w:lineRule="auto"/>
        <w:jc w:val="both"/>
      </w:pPr>
      <w:r w:rsidRPr="002D7994">
        <w:t xml:space="preserve">Bab ini berisi analisis sistem, perancangan basis data, pembuatan diagram </w:t>
      </w:r>
      <w:r w:rsidRPr="002D7994">
        <w:rPr>
          <w:i/>
          <w:iCs/>
        </w:rPr>
        <w:t>Unified Modeling Language (UML)</w:t>
      </w:r>
      <w:r w:rsidRPr="002D7994">
        <w:t xml:space="preserve">, perhitungan menggunakan metode </w:t>
      </w:r>
      <w:r w:rsidRPr="009C612E">
        <w:rPr>
          <w:i/>
          <w:iCs/>
        </w:rPr>
        <w:t>ARAS</w:t>
      </w:r>
      <w:r w:rsidRPr="002D7994">
        <w:t xml:space="preserve">, serta desain antarmuka pengguna </w:t>
      </w:r>
      <w:r w:rsidRPr="009C612E">
        <w:rPr>
          <w:i/>
          <w:iCs/>
        </w:rPr>
        <w:t>(user interface)</w:t>
      </w:r>
      <w:r w:rsidRPr="002D7994">
        <w:t>.</w:t>
      </w:r>
    </w:p>
    <w:p w14:paraId="568B6900" w14:textId="77777777" w:rsidR="00894566" w:rsidRDefault="00894566" w:rsidP="00894566">
      <w:pPr>
        <w:spacing w:line="480" w:lineRule="auto"/>
        <w:jc w:val="both"/>
        <w:rPr>
          <w:b/>
          <w:bCs/>
        </w:rPr>
      </w:pPr>
      <w:r>
        <w:rPr>
          <w:b/>
          <w:bCs/>
        </w:rPr>
        <w:t>BAB IV IMPLEMENTASI DAN PENGUJIAN</w:t>
      </w:r>
    </w:p>
    <w:p w14:paraId="3D480583" w14:textId="77777777" w:rsidR="00894566" w:rsidRDefault="00894566" w:rsidP="00894566">
      <w:pPr>
        <w:spacing w:line="480" w:lineRule="auto"/>
        <w:jc w:val="both"/>
      </w:pPr>
      <w:r w:rsidRPr="007A1644">
        <w:t xml:space="preserve">Bab ini menjelaskan tentang spesifikasi, implementasi program, serta pengujian sistem menggunakan metode </w:t>
      </w:r>
      <w:r w:rsidRPr="007A1644">
        <w:rPr>
          <w:i/>
          <w:iCs/>
        </w:rPr>
        <w:t>black box</w:t>
      </w:r>
      <w:r w:rsidRPr="007A1644">
        <w:t xml:space="preserve"> pada sistem yang telah dikembangkan. Hasil penelitian disajikan dalam bentuk teks, gambar, atau tabel data yang telah dianalisis, dengan setiap hasil penelitian disertai pembahasan untuk mencapai kesimpulan.</w:t>
      </w:r>
    </w:p>
    <w:p w14:paraId="0F083B46" w14:textId="77777777" w:rsidR="00894566" w:rsidRDefault="00894566" w:rsidP="00894566">
      <w:pPr>
        <w:spacing w:line="480" w:lineRule="auto"/>
        <w:jc w:val="both"/>
      </w:pPr>
      <w:r>
        <w:rPr>
          <w:b/>
          <w:bCs/>
        </w:rPr>
        <w:t>BAB V PENUTUP</w:t>
      </w:r>
    </w:p>
    <w:p w14:paraId="49D6A740" w14:textId="77777777" w:rsidR="00894566" w:rsidRDefault="00894566"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4ADB0C47" w14:textId="77777777" w:rsidR="00894566" w:rsidRDefault="00894566" w:rsidP="00894566">
      <w:pPr>
        <w:spacing w:line="480" w:lineRule="auto"/>
      </w:pPr>
      <w:r>
        <w:br w:type="page"/>
      </w:r>
    </w:p>
    <w:p w14:paraId="73F2DE6B" w14:textId="2BD0A1F7" w:rsidR="003B6D91" w:rsidRPr="00894566" w:rsidRDefault="003B6D91" w:rsidP="00894566"/>
    <w:sectPr w:rsidR="003B6D91" w:rsidRPr="00894566" w:rsidSect="00764C8B">
      <w:footerReference w:type="default" r:id="rId8"/>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06CBE" w14:textId="77777777" w:rsidR="006976F4" w:rsidRDefault="006976F4" w:rsidP="0003173D">
      <w:pPr>
        <w:spacing w:after="0" w:line="240" w:lineRule="auto"/>
      </w:pPr>
      <w:r>
        <w:separator/>
      </w:r>
    </w:p>
  </w:endnote>
  <w:endnote w:type="continuationSeparator" w:id="0">
    <w:p w14:paraId="1845AF58" w14:textId="77777777" w:rsidR="006976F4" w:rsidRDefault="006976F4"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FDB32" w14:textId="77777777" w:rsidR="006976F4" w:rsidRDefault="006976F4" w:rsidP="0003173D">
      <w:pPr>
        <w:spacing w:after="0" w:line="240" w:lineRule="auto"/>
      </w:pPr>
      <w:r>
        <w:separator/>
      </w:r>
    </w:p>
  </w:footnote>
  <w:footnote w:type="continuationSeparator" w:id="0">
    <w:p w14:paraId="58EF4AB8" w14:textId="77777777" w:rsidR="006976F4" w:rsidRDefault="006976F4" w:rsidP="00031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A2038"/>
    <w:multiLevelType w:val="multilevel"/>
    <w:tmpl w:val="976A4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4"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F9372B"/>
    <w:multiLevelType w:val="hybridMultilevel"/>
    <w:tmpl w:val="32B257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3FB3AEF"/>
    <w:multiLevelType w:val="hybridMultilevel"/>
    <w:tmpl w:val="478299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1D2B42E9"/>
    <w:multiLevelType w:val="hybridMultilevel"/>
    <w:tmpl w:val="602C0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233E429A"/>
    <w:multiLevelType w:val="hybridMultilevel"/>
    <w:tmpl w:val="481268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DC3864"/>
    <w:multiLevelType w:val="hybridMultilevel"/>
    <w:tmpl w:val="0A2CA32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F05AC5"/>
    <w:multiLevelType w:val="hybridMultilevel"/>
    <w:tmpl w:val="DBBAE73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D600BB"/>
    <w:multiLevelType w:val="multilevel"/>
    <w:tmpl w:val="7DD246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E112DAB"/>
    <w:multiLevelType w:val="hybridMultilevel"/>
    <w:tmpl w:val="6CEAD000"/>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51AC7688"/>
    <w:multiLevelType w:val="hybridMultilevel"/>
    <w:tmpl w:val="A9769ED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2000FF9"/>
    <w:multiLevelType w:val="hybridMultilevel"/>
    <w:tmpl w:val="DA5C853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52195F8D"/>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6"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7"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6DC8584C"/>
    <w:multiLevelType w:val="hybridMultilevel"/>
    <w:tmpl w:val="6BB695B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04303F2"/>
    <w:multiLevelType w:val="hybridMultilevel"/>
    <w:tmpl w:val="10305EB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3" w15:restartNumberingAfterBreak="0">
    <w:nsid w:val="710F11EF"/>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15:restartNumberingAfterBreak="0">
    <w:nsid w:val="73543AA9"/>
    <w:multiLevelType w:val="hybridMultilevel"/>
    <w:tmpl w:val="64EC49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A820AF"/>
    <w:multiLevelType w:val="hybridMultilevel"/>
    <w:tmpl w:val="A0BA81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7E30543"/>
    <w:multiLevelType w:val="hybridMultilevel"/>
    <w:tmpl w:val="204C4D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8"/>
  </w:num>
  <w:num w:numId="3">
    <w:abstractNumId w:val="12"/>
  </w:num>
  <w:num w:numId="4">
    <w:abstractNumId w:val="36"/>
  </w:num>
  <w:num w:numId="5">
    <w:abstractNumId w:val="34"/>
  </w:num>
  <w:num w:numId="6">
    <w:abstractNumId w:val="17"/>
  </w:num>
  <w:num w:numId="7">
    <w:abstractNumId w:val="31"/>
  </w:num>
  <w:num w:numId="8">
    <w:abstractNumId w:val="33"/>
  </w:num>
  <w:num w:numId="9">
    <w:abstractNumId w:val="24"/>
  </w:num>
  <w:num w:numId="10">
    <w:abstractNumId w:val="9"/>
  </w:num>
  <w:num w:numId="11">
    <w:abstractNumId w:val="15"/>
  </w:num>
  <w:num w:numId="12">
    <w:abstractNumId w:val="25"/>
  </w:num>
  <w:num w:numId="13">
    <w:abstractNumId w:val="32"/>
  </w:num>
  <w:num w:numId="14">
    <w:abstractNumId w:val="22"/>
  </w:num>
  <w:num w:numId="15">
    <w:abstractNumId w:val="28"/>
  </w:num>
  <w:num w:numId="16">
    <w:abstractNumId w:val="7"/>
  </w:num>
  <w:num w:numId="17">
    <w:abstractNumId w:val="6"/>
  </w:num>
  <w:num w:numId="18">
    <w:abstractNumId w:val="35"/>
  </w:num>
  <w:num w:numId="19">
    <w:abstractNumId w:val="5"/>
  </w:num>
  <w:num w:numId="20">
    <w:abstractNumId w:val="27"/>
  </w:num>
  <w:num w:numId="21">
    <w:abstractNumId w:val="2"/>
  </w:num>
  <w:num w:numId="22">
    <w:abstractNumId w:val="30"/>
  </w:num>
  <w:num w:numId="23">
    <w:abstractNumId w:val="23"/>
  </w:num>
  <w:num w:numId="24">
    <w:abstractNumId w:val="13"/>
  </w:num>
  <w:num w:numId="25">
    <w:abstractNumId w:val="26"/>
  </w:num>
  <w:num w:numId="26">
    <w:abstractNumId w:val="3"/>
  </w:num>
  <w:num w:numId="27">
    <w:abstractNumId w:val="4"/>
  </w:num>
  <w:num w:numId="28">
    <w:abstractNumId w:val="21"/>
  </w:num>
  <w:num w:numId="29">
    <w:abstractNumId w:val="14"/>
  </w:num>
  <w:num w:numId="30">
    <w:abstractNumId w:val="37"/>
  </w:num>
  <w:num w:numId="31">
    <w:abstractNumId w:val="0"/>
  </w:num>
  <w:num w:numId="32">
    <w:abstractNumId w:val="16"/>
  </w:num>
  <w:num w:numId="33">
    <w:abstractNumId w:val="18"/>
  </w:num>
  <w:num w:numId="34">
    <w:abstractNumId w:val="10"/>
  </w:num>
  <w:num w:numId="35">
    <w:abstractNumId w:val="19"/>
  </w:num>
  <w:num w:numId="36">
    <w:abstractNumId w:val="11"/>
  </w:num>
  <w:num w:numId="37">
    <w:abstractNumId w:val="1"/>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7599"/>
    <w:rsid w:val="00007601"/>
    <w:rsid w:val="00011567"/>
    <w:rsid w:val="000137E5"/>
    <w:rsid w:val="00013A0D"/>
    <w:rsid w:val="000156A8"/>
    <w:rsid w:val="00017E45"/>
    <w:rsid w:val="000225C7"/>
    <w:rsid w:val="00023AFC"/>
    <w:rsid w:val="00027D9E"/>
    <w:rsid w:val="0003029C"/>
    <w:rsid w:val="0003173D"/>
    <w:rsid w:val="00032903"/>
    <w:rsid w:val="00035446"/>
    <w:rsid w:val="00037D1C"/>
    <w:rsid w:val="00044646"/>
    <w:rsid w:val="000472B3"/>
    <w:rsid w:val="00047E04"/>
    <w:rsid w:val="00051E88"/>
    <w:rsid w:val="00055A91"/>
    <w:rsid w:val="000568CC"/>
    <w:rsid w:val="00066F50"/>
    <w:rsid w:val="0007086A"/>
    <w:rsid w:val="000732D5"/>
    <w:rsid w:val="0007525B"/>
    <w:rsid w:val="0007732A"/>
    <w:rsid w:val="0009001A"/>
    <w:rsid w:val="000913DD"/>
    <w:rsid w:val="0009291A"/>
    <w:rsid w:val="00096A2B"/>
    <w:rsid w:val="000A45ED"/>
    <w:rsid w:val="000B5224"/>
    <w:rsid w:val="000C7160"/>
    <w:rsid w:val="000D05B2"/>
    <w:rsid w:val="000D136E"/>
    <w:rsid w:val="000D2CF7"/>
    <w:rsid w:val="000D4FEB"/>
    <w:rsid w:val="000D5C05"/>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7155"/>
    <w:rsid w:val="00107B44"/>
    <w:rsid w:val="00112171"/>
    <w:rsid w:val="0011428B"/>
    <w:rsid w:val="00114991"/>
    <w:rsid w:val="00121A9F"/>
    <w:rsid w:val="00124F21"/>
    <w:rsid w:val="001377D9"/>
    <w:rsid w:val="00141620"/>
    <w:rsid w:val="00142C82"/>
    <w:rsid w:val="00144CC1"/>
    <w:rsid w:val="00145423"/>
    <w:rsid w:val="001520BF"/>
    <w:rsid w:val="00153C04"/>
    <w:rsid w:val="0015553B"/>
    <w:rsid w:val="0016100F"/>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65D5"/>
    <w:rsid w:val="001B041F"/>
    <w:rsid w:val="001B5B28"/>
    <w:rsid w:val="001B69A0"/>
    <w:rsid w:val="001B7555"/>
    <w:rsid w:val="001C548C"/>
    <w:rsid w:val="001D0CD9"/>
    <w:rsid w:val="001D205E"/>
    <w:rsid w:val="001D5153"/>
    <w:rsid w:val="001E1833"/>
    <w:rsid w:val="001E3B2E"/>
    <w:rsid w:val="001E49A4"/>
    <w:rsid w:val="001F5B2B"/>
    <w:rsid w:val="00200B49"/>
    <w:rsid w:val="0020457F"/>
    <w:rsid w:val="0020551E"/>
    <w:rsid w:val="00206F0F"/>
    <w:rsid w:val="00207E32"/>
    <w:rsid w:val="002134A8"/>
    <w:rsid w:val="00216028"/>
    <w:rsid w:val="00216853"/>
    <w:rsid w:val="002172C9"/>
    <w:rsid w:val="00217A51"/>
    <w:rsid w:val="00220019"/>
    <w:rsid w:val="00223942"/>
    <w:rsid w:val="00224366"/>
    <w:rsid w:val="002258C6"/>
    <w:rsid w:val="00231498"/>
    <w:rsid w:val="00231C33"/>
    <w:rsid w:val="002327E6"/>
    <w:rsid w:val="0023592D"/>
    <w:rsid w:val="00244DBC"/>
    <w:rsid w:val="002524B7"/>
    <w:rsid w:val="00252629"/>
    <w:rsid w:val="00252C69"/>
    <w:rsid w:val="00253E1C"/>
    <w:rsid w:val="002547F7"/>
    <w:rsid w:val="0025711F"/>
    <w:rsid w:val="00260830"/>
    <w:rsid w:val="00261364"/>
    <w:rsid w:val="00262317"/>
    <w:rsid w:val="002653F9"/>
    <w:rsid w:val="0026561E"/>
    <w:rsid w:val="00275E02"/>
    <w:rsid w:val="00277FEF"/>
    <w:rsid w:val="0028142A"/>
    <w:rsid w:val="00282280"/>
    <w:rsid w:val="0028342E"/>
    <w:rsid w:val="00284579"/>
    <w:rsid w:val="0028549D"/>
    <w:rsid w:val="0029233C"/>
    <w:rsid w:val="002929EA"/>
    <w:rsid w:val="0029626F"/>
    <w:rsid w:val="002A0CFE"/>
    <w:rsid w:val="002A1721"/>
    <w:rsid w:val="002A52CE"/>
    <w:rsid w:val="002A5B38"/>
    <w:rsid w:val="002B250B"/>
    <w:rsid w:val="002B6D01"/>
    <w:rsid w:val="002C316D"/>
    <w:rsid w:val="002C4106"/>
    <w:rsid w:val="002C452C"/>
    <w:rsid w:val="002C549D"/>
    <w:rsid w:val="002D0771"/>
    <w:rsid w:val="002D2817"/>
    <w:rsid w:val="002D37FA"/>
    <w:rsid w:val="002D5A36"/>
    <w:rsid w:val="002D659B"/>
    <w:rsid w:val="002D7994"/>
    <w:rsid w:val="002E12DC"/>
    <w:rsid w:val="002E1B03"/>
    <w:rsid w:val="002E3125"/>
    <w:rsid w:val="002E4239"/>
    <w:rsid w:val="002E4EB1"/>
    <w:rsid w:val="002F531C"/>
    <w:rsid w:val="00311652"/>
    <w:rsid w:val="0031394F"/>
    <w:rsid w:val="00323355"/>
    <w:rsid w:val="0033021A"/>
    <w:rsid w:val="0033234C"/>
    <w:rsid w:val="00342824"/>
    <w:rsid w:val="003464B6"/>
    <w:rsid w:val="003550F2"/>
    <w:rsid w:val="003564AA"/>
    <w:rsid w:val="00360D50"/>
    <w:rsid w:val="0036475A"/>
    <w:rsid w:val="00364D57"/>
    <w:rsid w:val="003732E9"/>
    <w:rsid w:val="00374083"/>
    <w:rsid w:val="0037443F"/>
    <w:rsid w:val="00375FC3"/>
    <w:rsid w:val="0038792F"/>
    <w:rsid w:val="00390466"/>
    <w:rsid w:val="003932B3"/>
    <w:rsid w:val="00394C9B"/>
    <w:rsid w:val="00395A31"/>
    <w:rsid w:val="00397912"/>
    <w:rsid w:val="003A3ED0"/>
    <w:rsid w:val="003B27D7"/>
    <w:rsid w:val="003B31CF"/>
    <w:rsid w:val="003B4AC3"/>
    <w:rsid w:val="003B6D91"/>
    <w:rsid w:val="003C3589"/>
    <w:rsid w:val="003C4564"/>
    <w:rsid w:val="003D39A0"/>
    <w:rsid w:val="003E1550"/>
    <w:rsid w:val="003E7E05"/>
    <w:rsid w:val="003F5031"/>
    <w:rsid w:val="003F7C4B"/>
    <w:rsid w:val="00405CB7"/>
    <w:rsid w:val="00407999"/>
    <w:rsid w:val="004105ED"/>
    <w:rsid w:val="004141C3"/>
    <w:rsid w:val="00415B2A"/>
    <w:rsid w:val="004176DE"/>
    <w:rsid w:val="00420E92"/>
    <w:rsid w:val="004234D6"/>
    <w:rsid w:val="004234EF"/>
    <w:rsid w:val="00423A1D"/>
    <w:rsid w:val="004247E5"/>
    <w:rsid w:val="00426D00"/>
    <w:rsid w:val="004275F1"/>
    <w:rsid w:val="00440B61"/>
    <w:rsid w:val="00451CB9"/>
    <w:rsid w:val="00452372"/>
    <w:rsid w:val="00460FBF"/>
    <w:rsid w:val="00463C04"/>
    <w:rsid w:val="00463E91"/>
    <w:rsid w:val="00465FCB"/>
    <w:rsid w:val="004723E8"/>
    <w:rsid w:val="00475E14"/>
    <w:rsid w:val="0049020B"/>
    <w:rsid w:val="00492AAC"/>
    <w:rsid w:val="00496B3F"/>
    <w:rsid w:val="004A046E"/>
    <w:rsid w:val="004B130F"/>
    <w:rsid w:val="004B1D93"/>
    <w:rsid w:val="004B6215"/>
    <w:rsid w:val="004C33A9"/>
    <w:rsid w:val="004C3F15"/>
    <w:rsid w:val="004C677C"/>
    <w:rsid w:val="004D25CF"/>
    <w:rsid w:val="004E004D"/>
    <w:rsid w:val="004E1BAE"/>
    <w:rsid w:val="004E3C91"/>
    <w:rsid w:val="004E5262"/>
    <w:rsid w:val="004F228B"/>
    <w:rsid w:val="00501028"/>
    <w:rsid w:val="00507474"/>
    <w:rsid w:val="00507B5A"/>
    <w:rsid w:val="00507D0E"/>
    <w:rsid w:val="00510339"/>
    <w:rsid w:val="005106DC"/>
    <w:rsid w:val="005109CC"/>
    <w:rsid w:val="005124BA"/>
    <w:rsid w:val="0051262D"/>
    <w:rsid w:val="00515648"/>
    <w:rsid w:val="00516742"/>
    <w:rsid w:val="0052123B"/>
    <w:rsid w:val="00522811"/>
    <w:rsid w:val="00523196"/>
    <w:rsid w:val="00524068"/>
    <w:rsid w:val="0052668A"/>
    <w:rsid w:val="005279ED"/>
    <w:rsid w:val="00527ABB"/>
    <w:rsid w:val="00527B2F"/>
    <w:rsid w:val="00527EF7"/>
    <w:rsid w:val="0053226F"/>
    <w:rsid w:val="00533616"/>
    <w:rsid w:val="00536091"/>
    <w:rsid w:val="005407DC"/>
    <w:rsid w:val="00544B12"/>
    <w:rsid w:val="00552DCA"/>
    <w:rsid w:val="005539B6"/>
    <w:rsid w:val="00554403"/>
    <w:rsid w:val="00560D7E"/>
    <w:rsid w:val="00561C4C"/>
    <w:rsid w:val="00563987"/>
    <w:rsid w:val="005643A4"/>
    <w:rsid w:val="0056592C"/>
    <w:rsid w:val="00565FCD"/>
    <w:rsid w:val="00566E87"/>
    <w:rsid w:val="0057602F"/>
    <w:rsid w:val="00577B0C"/>
    <w:rsid w:val="00590AF4"/>
    <w:rsid w:val="005922CE"/>
    <w:rsid w:val="00592C28"/>
    <w:rsid w:val="0059543A"/>
    <w:rsid w:val="005970BB"/>
    <w:rsid w:val="005A1F2C"/>
    <w:rsid w:val="005A3D0E"/>
    <w:rsid w:val="005A4E3B"/>
    <w:rsid w:val="005A50DF"/>
    <w:rsid w:val="005B03A2"/>
    <w:rsid w:val="005C1E58"/>
    <w:rsid w:val="005C4276"/>
    <w:rsid w:val="005D34DF"/>
    <w:rsid w:val="005E0597"/>
    <w:rsid w:val="005E5AD9"/>
    <w:rsid w:val="005E62F5"/>
    <w:rsid w:val="005E7616"/>
    <w:rsid w:val="005F1BBC"/>
    <w:rsid w:val="005F1D14"/>
    <w:rsid w:val="005F1FCA"/>
    <w:rsid w:val="005F7618"/>
    <w:rsid w:val="00606AC5"/>
    <w:rsid w:val="006109E1"/>
    <w:rsid w:val="00614B2D"/>
    <w:rsid w:val="0062198E"/>
    <w:rsid w:val="00625155"/>
    <w:rsid w:val="00625255"/>
    <w:rsid w:val="006312F9"/>
    <w:rsid w:val="00634633"/>
    <w:rsid w:val="00636FF1"/>
    <w:rsid w:val="00637944"/>
    <w:rsid w:val="006379A0"/>
    <w:rsid w:val="00637E17"/>
    <w:rsid w:val="006431EB"/>
    <w:rsid w:val="00643B21"/>
    <w:rsid w:val="0065078D"/>
    <w:rsid w:val="00656B1D"/>
    <w:rsid w:val="00661F57"/>
    <w:rsid w:val="00665E62"/>
    <w:rsid w:val="006663B0"/>
    <w:rsid w:val="006707A5"/>
    <w:rsid w:val="00673407"/>
    <w:rsid w:val="00675270"/>
    <w:rsid w:val="00675685"/>
    <w:rsid w:val="006764B5"/>
    <w:rsid w:val="00676BD4"/>
    <w:rsid w:val="006829B2"/>
    <w:rsid w:val="00683740"/>
    <w:rsid w:val="0068456B"/>
    <w:rsid w:val="006856E7"/>
    <w:rsid w:val="00690025"/>
    <w:rsid w:val="00691801"/>
    <w:rsid w:val="00692FD6"/>
    <w:rsid w:val="0069537A"/>
    <w:rsid w:val="006965FF"/>
    <w:rsid w:val="00696769"/>
    <w:rsid w:val="006976F4"/>
    <w:rsid w:val="006A09D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134CE"/>
    <w:rsid w:val="00713FF4"/>
    <w:rsid w:val="007205C3"/>
    <w:rsid w:val="00721BDB"/>
    <w:rsid w:val="0072267F"/>
    <w:rsid w:val="00723F12"/>
    <w:rsid w:val="007261E2"/>
    <w:rsid w:val="00732F1A"/>
    <w:rsid w:val="00740B3B"/>
    <w:rsid w:val="007465EC"/>
    <w:rsid w:val="00750287"/>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A1644"/>
    <w:rsid w:val="007A19CA"/>
    <w:rsid w:val="007B0292"/>
    <w:rsid w:val="007B31B8"/>
    <w:rsid w:val="007C4EDE"/>
    <w:rsid w:val="007C53D5"/>
    <w:rsid w:val="007C7F90"/>
    <w:rsid w:val="007D3FD2"/>
    <w:rsid w:val="007D7052"/>
    <w:rsid w:val="007E04BC"/>
    <w:rsid w:val="007E0A06"/>
    <w:rsid w:val="007E0A88"/>
    <w:rsid w:val="007E1AD2"/>
    <w:rsid w:val="007E3DAB"/>
    <w:rsid w:val="007E7413"/>
    <w:rsid w:val="007E7D69"/>
    <w:rsid w:val="007F0AF1"/>
    <w:rsid w:val="007F2168"/>
    <w:rsid w:val="007F30C9"/>
    <w:rsid w:val="00800387"/>
    <w:rsid w:val="00802295"/>
    <w:rsid w:val="00824F89"/>
    <w:rsid w:val="00826272"/>
    <w:rsid w:val="008318A0"/>
    <w:rsid w:val="00831D09"/>
    <w:rsid w:val="00832CD1"/>
    <w:rsid w:val="00832E18"/>
    <w:rsid w:val="008434B5"/>
    <w:rsid w:val="00843B74"/>
    <w:rsid w:val="00843BE4"/>
    <w:rsid w:val="0084641C"/>
    <w:rsid w:val="00850557"/>
    <w:rsid w:val="00863FBE"/>
    <w:rsid w:val="00867CEA"/>
    <w:rsid w:val="00874894"/>
    <w:rsid w:val="008848FC"/>
    <w:rsid w:val="00890DA8"/>
    <w:rsid w:val="00894074"/>
    <w:rsid w:val="00894566"/>
    <w:rsid w:val="00896BC5"/>
    <w:rsid w:val="008A03AD"/>
    <w:rsid w:val="008A1302"/>
    <w:rsid w:val="008A1AA1"/>
    <w:rsid w:val="008A1EF7"/>
    <w:rsid w:val="008A2F05"/>
    <w:rsid w:val="008A3770"/>
    <w:rsid w:val="008A46E3"/>
    <w:rsid w:val="008A5488"/>
    <w:rsid w:val="008A7C26"/>
    <w:rsid w:val="008C0627"/>
    <w:rsid w:val="008C4FD5"/>
    <w:rsid w:val="008D1D0A"/>
    <w:rsid w:val="008D747E"/>
    <w:rsid w:val="008E1F54"/>
    <w:rsid w:val="008E3CF3"/>
    <w:rsid w:val="008F4D8C"/>
    <w:rsid w:val="008F5A96"/>
    <w:rsid w:val="008F5C97"/>
    <w:rsid w:val="0090429D"/>
    <w:rsid w:val="00906357"/>
    <w:rsid w:val="0090727E"/>
    <w:rsid w:val="00907CA4"/>
    <w:rsid w:val="009110B4"/>
    <w:rsid w:val="00916C09"/>
    <w:rsid w:val="00921589"/>
    <w:rsid w:val="00926F4D"/>
    <w:rsid w:val="00933EAD"/>
    <w:rsid w:val="00934E6B"/>
    <w:rsid w:val="00934EE8"/>
    <w:rsid w:val="009459C2"/>
    <w:rsid w:val="0094751B"/>
    <w:rsid w:val="00952815"/>
    <w:rsid w:val="009550BB"/>
    <w:rsid w:val="00955705"/>
    <w:rsid w:val="00955BB3"/>
    <w:rsid w:val="00955F5C"/>
    <w:rsid w:val="00956C87"/>
    <w:rsid w:val="0095786F"/>
    <w:rsid w:val="00961748"/>
    <w:rsid w:val="00963515"/>
    <w:rsid w:val="00967C07"/>
    <w:rsid w:val="009727D4"/>
    <w:rsid w:val="009734F8"/>
    <w:rsid w:val="00980EB8"/>
    <w:rsid w:val="009849F4"/>
    <w:rsid w:val="00984D7B"/>
    <w:rsid w:val="009905D6"/>
    <w:rsid w:val="00994E76"/>
    <w:rsid w:val="00995121"/>
    <w:rsid w:val="00995209"/>
    <w:rsid w:val="009A014B"/>
    <w:rsid w:val="009A07C4"/>
    <w:rsid w:val="009A45F0"/>
    <w:rsid w:val="009A530B"/>
    <w:rsid w:val="009A5F9C"/>
    <w:rsid w:val="009B1BC2"/>
    <w:rsid w:val="009B20EA"/>
    <w:rsid w:val="009B5F42"/>
    <w:rsid w:val="009B6B8C"/>
    <w:rsid w:val="009C1472"/>
    <w:rsid w:val="009C3922"/>
    <w:rsid w:val="009C4CA1"/>
    <w:rsid w:val="009C59F2"/>
    <w:rsid w:val="009C612E"/>
    <w:rsid w:val="009D1CA1"/>
    <w:rsid w:val="009D2438"/>
    <w:rsid w:val="009D24C7"/>
    <w:rsid w:val="009D4306"/>
    <w:rsid w:val="009D4E43"/>
    <w:rsid w:val="009D7F35"/>
    <w:rsid w:val="009E0139"/>
    <w:rsid w:val="009E3670"/>
    <w:rsid w:val="009E56B1"/>
    <w:rsid w:val="009F3507"/>
    <w:rsid w:val="009F5166"/>
    <w:rsid w:val="009F5BA7"/>
    <w:rsid w:val="00A01A8E"/>
    <w:rsid w:val="00A04E17"/>
    <w:rsid w:val="00A051FA"/>
    <w:rsid w:val="00A12A69"/>
    <w:rsid w:val="00A1768E"/>
    <w:rsid w:val="00A43DC2"/>
    <w:rsid w:val="00A51E79"/>
    <w:rsid w:val="00A5410E"/>
    <w:rsid w:val="00A611B2"/>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26BF"/>
    <w:rsid w:val="00AC2D77"/>
    <w:rsid w:val="00AC4747"/>
    <w:rsid w:val="00AC4D0C"/>
    <w:rsid w:val="00AD2711"/>
    <w:rsid w:val="00AD31F2"/>
    <w:rsid w:val="00AD592E"/>
    <w:rsid w:val="00AD65C5"/>
    <w:rsid w:val="00AE3BED"/>
    <w:rsid w:val="00AE57F7"/>
    <w:rsid w:val="00AF62F2"/>
    <w:rsid w:val="00AF71AB"/>
    <w:rsid w:val="00AF7B94"/>
    <w:rsid w:val="00B03867"/>
    <w:rsid w:val="00B10A97"/>
    <w:rsid w:val="00B11990"/>
    <w:rsid w:val="00B13F09"/>
    <w:rsid w:val="00B22686"/>
    <w:rsid w:val="00B25A97"/>
    <w:rsid w:val="00B2710D"/>
    <w:rsid w:val="00B30653"/>
    <w:rsid w:val="00B30A3B"/>
    <w:rsid w:val="00B32A3B"/>
    <w:rsid w:val="00B33050"/>
    <w:rsid w:val="00B34673"/>
    <w:rsid w:val="00B432BD"/>
    <w:rsid w:val="00B4734F"/>
    <w:rsid w:val="00B47592"/>
    <w:rsid w:val="00B51821"/>
    <w:rsid w:val="00B52832"/>
    <w:rsid w:val="00B56821"/>
    <w:rsid w:val="00B605F2"/>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A0E81"/>
    <w:rsid w:val="00BA3B5A"/>
    <w:rsid w:val="00BA54A9"/>
    <w:rsid w:val="00BB2D74"/>
    <w:rsid w:val="00BB3A74"/>
    <w:rsid w:val="00BB3DE2"/>
    <w:rsid w:val="00BB44D2"/>
    <w:rsid w:val="00BC48F1"/>
    <w:rsid w:val="00BC6C6F"/>
    <w:rsid w:val="00BD3F5B"/>
    <w:rsid w:val="00BD6383"/>
    <w:rsid w:val="00BE08FA"/>
    <w:rsid w:val="00BE212E"/>
    <w:rsid w:val="00BE21EF"/>
    <w:rsid w:val="00BE27E8"/>
    <w:rsid w:val="00BE44AE"/>
    <w:rsid w:val="00BE587C"/>
    <w:rsid w:val="00BE598C"/>
    <w:rsid w:val="00BF5AC7"/>
    <w:rsid w:val="00BF6E83"/>
    <w:rsid w:val="00C03855"/>
    <w:rsid w:val="00C04C7A"/>
    <w:rsid w:val="00C04DC3"/>
    <w:rsid w:val="00C11B79"/>
    <w:rsid w:val="00C12D1D"/>
    <w:rsid w:val="00C15D26"/>
    <w:rsid w:val="00C16504"/>
    <w:rsid w:val="00C175CA"/>
    <w:rsid w:val="00C17671"/>
    <w:rsid w:val="00C264B8"/>
    <w:rsid w:val="00C36504"/>
    <w:rsid w:val="00C40ADA"/>
    <w:rsid w:val="00C421C3"/>
    <w:rsid w:val="00C43DB5"/>
    <w:rsid w:val="00C45675"/>
    <w:rsid w:val="00C46F21"/>
    <w:rsid w:val="00C53412"/>
    <w:rsid w:val="00C546CB"/>
    <w:rsid w:val="00C5595E"/>
    <w:rsid w:val="00C62ED7"/>
    <w:rsid w:val="00C631B5"/>
    <w:rsid w:val="00C63285"/>
    <w:rsid w:val="00C6674B"/>
    <w:rsid w:val="00C70A47"/>
    <w:rsid w:val="00C74478"/>
    <w:rsid w:val="00C746DB"/>
    <w:rsid w:val="00C74A9B"/>
    <w:rsid w:val="00C75A4B"/>
    <w:rsid w:val="00C768F3"/>
    <w:rsid w:val="00C84B10"/>
    <w:rsid w:val="00C854DB"/>
    <w:rsid w:val="00C85D4E"/>
    <w:rsid w:val="00CA3FE3"/>
    <w:rsid w:val="00CB0CB7"/>
    <w:rsid w:val="00CC165C"/>
    <w:rsid w:val="00CC49C2"/>
    <w:rsid w:val="00CC51E4"/>
    <w:rsid w:val="00CD1A17"/>
    <w:rsid w:val="00CD7B2C"/>
    <w:rsid w:val="00CE048C"/>
    <w:rsid w:val="00CF0A94"/>
    <w:rsid w:val="00CF1393"/>
    <w:rsid w:val="00CF2D2A"/>
    <w:rsid w:val="00CF2FF8"/>
    <w:rsid w:val="00CF54BB"/>
    <w:rsid w:val="00CF5BDB"/>
    <w:rsid w:val="00D02664"/>
    <w:rsid w:val="00D04165"/>
    <w:rsid w:val="00D06076"/>
    <w:rsid w:val="00D06ED0"/>
    <w:rsid w:val="00D15E2B"/>
    <w:rsid w:val="00D16A0C"/>
    <w:rsid w:val="00D20394"/>
    <w:rsid w:val="00D22A0C"/>
    <w:rsid w:val="00D2386A"/>
    <w:rsid w:val="00D2413A"/>
    <w:rsid w:val="00D26620"/>
    <w:rsid w:val="00D36E1B"/>
    <w:rsid w:val="00D44CA9"/>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FF9"/>
    <w:rsid w:val="00DE01AD"/>
    <w:rsid w:val="00DE6B92"/>
    <w:rsid w:val="00DE7833"/>
    <w:rsid w:val="00DF0E7B"/>
    <w:rsid w:val="00DF29FD"/>
    <w:rsid w:val="00DF3E54"/>
    <w:rsid w:val="00E007D3"/>
    <w:rsid w:val="00E00AE7"/>
    <w:rsid w:val="00E01D57"/>
    <w:rsid w:val="00E02852"/>
    <w:rsid w:val="00E1232E"/>
    <w:rsid w:val="00E129D5"/>
    <w:rsid w:val="00E13811"/>
    <w:rsid w:val="00E14111"/>
    <w:rsid w:val="00E162DC"/>
    <w:rsid w:val="00E16F6F"/>
    <w:rsid w:val="00E20A37"/>
    <w:rsid w:val="00E22034"/>
    <w:rsid w:val="00E242FF"/>
    <w:rsid w:val="00E258AF"/>
    <w:rsid w:val="00E3004E"/>
    <w:rsid w:val="00E333CE"/>
    <w:rsid w:val="00E3419E"/>
    <w:rsid w:val="00E376D2"/>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585C"/>
    <w:rsid w:val="00E75946"/>
    <w:rsid w:val="00E76218"/>
    <w:rsid w:val="00E772ED"/>
    <w:rsid w:val="00E8363C"/>
    <w:rsid w:val="00E838AA"/>
    <w:rsid w:val="00E84A84"/>
    <w:rsid w:val="00E853DF"/>
    <w:rsid w:val="00E859C0"/>
    <w:rsid w:val="00E91B8D"/>
    <w:rsid w:val="00E965FA"/>
    <w:rsid w:val="00EA0A3B"/>
    <w:rsid w:val="00EA6A97"/>
    <w:rsid w:val="00EB164E"/>
    <w:rsid w:val="00EB318C"/>
    <w:rsid w:val="00EB3E19"/>
    <w:rsid w:val="00EC5EEA"/>
    <w:rsid w:val="00ED06E2"/>
    <w:rsid w:val="00ED14D4"/>
    <w:rsid w:val="00ED7F77"/>
    <w:rsid w:val="00EE02E9"/>
    <w:rsid w:val="00EE5D6B"/>
    <w:rsid w:val="00EE7E5D"/>
    <w:rsid w:val="00EF0377"/>
    <w:rsid w:val="00EF15D4"/>
    <w:rsid w:val="00EF2179"/>
    <w:rsid w:val="00EF6035"/>
    <w:rsid w:val="00F01DEA"/>
    <w:rsid w:val="00F02A86"/>
    <w:rsid w:val="00F0326C"/>
    <w:rsid w:val="00F1134F"/>
    <w:rsid w:val="00F155B8"/>
    <w:rsid w:val="00F17680"/>
    <w:rsid w:val="00F21830"/>
    <w:rsid w:val="00F23910"/>
    <w:rsid w:val="00F270D6"/>
    <w:rsid w:val="00F32D9D"/>
    <w:rsid w:val="00F33813"/>
    <w:rsid w:val="00F33833"/>
    <w:rsid w:val="00F345F3"/>
    <w:rsid w:val="00F35201"/>
    <w:rsid w:val="00F369C1"/>
    <w:rsid w:val="00F36ED3"/>
    <w:rsid w:val="00F4646E"/>
    <w:rsid w:val="00F473EB"/>
    <w:rsid w:val="00F52287"/>
    <w:rsid w:val="00F538FC"/>
    <w:rsid w:val="00F608EE"/>
    <w:rsid w:val="00F61900"/>
    <w:rsid w:val="00F620CF"/>
    <w:rsid w:val="00F63B7D"/>
    <w:rsid w:val="00F663C8"/>
    <w:rsid w:val="00F714AC"/>
    <w:rsid w:val="00F73104"/>
    <w:rsid w:val="00F7550B"/>
    <w:rsid w:val="00F87E16"/>
    <w:rsid w:val="00F92A5C"/>
    <w:rsid w:val="00FA29F3"/>
    <w:rsid w:val="00FB28C7"/>
    <w:rsid w:val="00FB43B7"/>
    <w:rsid w:val="00FC3B3C"/>
    <w:rsid w:val="00FC5191"/>
    <w:rsid w:val="00FD4961"/>
    <w:rsid w:val="00FD50CC"/>
    <w:rsid w:val="00FD5363"/>
    <w:rsid w:val="00FE0A94"/>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566"/>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1</TotalTime>
  <Pages>9</Pages>
  <Words>2472</Words>
  <Characters>1409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56</cp:revision>
  <dcterms:created xsi:type="dcterms:W3CDTF">2025-05-24T04:46:00Z</dcterms:created>
  <dcterms:modified xsi:type="dcterms:W3CDTF">2025-06-26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